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5672" w:rsidRDefault="00235672" w:rsidP="00235672">
      <w:pPr>
        <w:jc w:val="center"/>
        <w:rPr>
          <w:rFonts w:cs="Times New Roman"/>
          <w:b/>
          <w:sz w:val="32"/>
          <w:szCs w:val="32"/>
        </w:rPr>
      </w:pPr>
    </w:p>
    <w:p w:rsidR="00235672" w:rsidRDefault="00235672" w:rsidP="00235672">
      <w:pPr>
        <w:jc w:val="center"/>
        <w:rPr>
          <w:rFonts w:cs="Times New Roman"/>
          <w:b/>
          <w:sz w:val="32"/>
          <w:szCs w:val="32"/>
        </w:rPr>
      </w:pPr>
    </w:p>
    <w:p w:rsidR="00235672" w:rsidRPr="00235672" w:rsidRDefault="00235672" w:rsidP="00235672">
      <w:pPr>
        <w:jc w:val="center"/>
        <w:rPr>
          <w:rFonts w:cs="Times New Roman"/>
          <w:b/>
          <w:sz w:val="48"/>
          <w:szCs w:val="32"/>
        </w:rPr>
      </w:pPr>
      <w:r w:rsidRPr="00235672">
        <w:rPr>
          <w:rFonts w:cs="Times New Roman"/>
          <w:b/>
          <w:sz w:val="48"/>
          <w:szCs w:val="32"/>
        </w:rPr>
        <w:t>Research Methodology</w:t>
      </w:r>
    </w:p>
    <w:p w:rsidR="00235672" w:rsidRDefault="00235672" w:rsidP="00235672">
      <w:pPr>
        <w:jc w:val="center"/>
        <w:rPr>
          <w:rFonts w:cs="Times New Roman"/>
          <w:b/>
          <w:sz w:val="28"/>
          <w:szCs w:val="32"/>
        </w:rPr>
      </w:pPr>
      <w:r w:rsidRPr="00235672">
        <w:rPr>
          <w:rFonts w:cs="Times New Roman"/>
          <w:b/>
          <w:sz w:val="28"/>
          <w:szCs w:val="32"/>
        </w:rPr>
        <w:t>(IN 6910)</w:t>
      </w:r>
    </w:p>
    <w:p w:rsidR="00235672" w:rsidRPr="00235672" w:rsidRDefault="00235672" w:rsidP="00235672">
      <w:pPr>
        <w:jc w:val="center"/>
        <w:rPr>
          <w:rFonts w:cs="Times New Roman"/>
          <w:sz w:val="36"/>
          <w:szCs w:val="32"/>
        </w:rPr>
      </w:pPr>
      <w:r w:rsidRPr="00235672">
        <w:rPr>
          <w:rFonts w:cs="Times New Roman"/>
          <w:b/>
          <w:sz w:val="36"/>
          <w:szCs w:val="32"/>
        </w:rPr>
        <w:t>Assignment</w:t>
      </w:r>
    </w:p>
    <w:p w:rsidR="00235672" w:rsidRDefault="00235672" w:rsidP="00235672">
      <w:pPr>
        <w:jc w:val="center"/>
        <w:rPr>
          <w:rFonts w:cs="Times New Roman"/>
          <w:sz w:val="32"/>
          <w:szCs w:val="32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  <w:r w:rsidRPr="002029B2">
        <w:rPr>
          <w:rFonts w:cs="Times New Roman"/>
          <w:szCs w:val="24"/>
        </w:rPr>
        <w:t>D.N.H Senevirathna</w:t>
      </w:r>
    </w:p>
    <w:p w:rsidR="00235672" w:rsidRDefault="00235672" w:rsidP="00235672">
      <w:pPr>
        <w:jc w:val="center"/>
        <w:rPr>
          <w:rFonts w:cs="Times New Roman"/>
          <w:szCs w:val="24"/>
        </w:rPr>
      </w:pPr>
      <w:r w:rsidRPr="00EA794A">
        <w:rPr>
          <w:rFonts w:cs="Times New Roman"/>
          <w:szCs w:val="24"/>
        </w:rPr>
        <w:t>139180A</w:t>
      </w: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  <w:r w:rsidRPr="00EF03FB">
        <w:rPr>
          <w:rFonts w:cs="Times New Roman"/>
          <w:szCs w:val="24"/>
        </w:rPr>
        <w:t>Faculty of Information Technology</w:t>
      </w:r>
    </w:p>
    <w:p w:rsidR="00235672" w:rsidRDefault="00235672" w:rsidP="00235672">
      <w:pPr>
        <w:jc w:val="center"/>
        <w:rPr>
          <w:rFonts w:cs="Times New Roman"/>
          <w:szCs w:val="24"/>
        </w:rPr>
      </w:pPr>
      <w:r w:rsidRPr="00EF03FB">
        <w:rPr>
          <w:rFonts w:cs="Times New Roman"/>
          <w:szCs w:val="24"/>
        </w:rPr>
        <w:t>University of Moratuwa</w:t>
      </w: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B80F66" w:rsidRDefault="00B80F66" w:rsidP="00235672">
      <w:pPr>
        <w:jc w:val="center"/>
        <w:rPr>
          <w:rFonts w:cs="Times New Roman"/>
          <w:szCs w:val="24"/>
        </w:rPr>
      </w:pP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280B78" w:rsidRPr="00081166" w:rsidRDefault="00280B78" w:rsidP="00280B78">
      <w:pPr>
        <w:jc w:val="center"/>
        <w:rPr>
          <w:rStyle w:val="Strong"/>
        </w:rPr>
      </w:pPr>
      <w:r w:rsidRPr="00081166">
        <w:rPr>
          <w:rStyle w:val="Strong"/>
        </w:rPr>
        <w:lastRenderedPageBreak/>
        <w:t>Analysis of the research paper “A real-time computer vision system for vehicle tracking and traffic surveillance</w:t>
      </w:r>
      <w:r w:rsidR="00C3751F" w:rsidRPr="00081166">
        <w:rPr>
          <w:rStyle w:val="Strong"/>
        </w:rPr>
        <w:t xml:space="preserve"> </w:t>
      </w:r>
      <w:r w:rsidR="00C3751F" w:rsidRPr="00081166">
        <w:rPr>
          <w:rStyle w:val="Strong"/>
        </w:rPr>
        <w:fldChar w:fldCharType="begin"/>
      </w:r>
      <w:r w:rsidR="00C3751F" w:rsidRPr="00081166">
        <w:rPr>
          <w:rStyle w:val="Strong"/>
        </w:rPr>
        <w:instrText xml:space="preserve"> ADDIN ZOTERO_ITEM CSL_CITATION {"citationID":"175sjfedh8","properties":{"formattedCitation":"(Coifman et al., 1998)","plainCitation":"(Coifman et al., 1998)"},"citationItems":[{"id":3,"uris":["http://zotero.org/users/local/3CUvW4ND/items/KN74Q43A"],"uri":["http://zotero.org/users/local/3CUvW4ND/items/KN74Q43A"],"itemData":{"id":3,"type":"article-journal","title":"A real-time computer vision system for vehicle tracking and traffic surveillance","container-title":"Transportation Research Part C: Emerging Technologies","page":"271–288","volume":"6","issue":"4","source":"Google Scholar","author":[{"family":"Coifman","given":"Benjamin"},{"family":"Beymer","given":"David"},{"family":"McLauchlan","given":"Philip"},{"family":"Malik","given":"Jitendra"}],"issued":{"date-parts":[["1998"]]}}}],"schema":"https://github.com/citation-style-language/schema/raw/master/csl-citation.json"} </w:instrText>
      </w:r>
      <w:r w:rsidR="00C3751F" w:rsidRPr="00081166">
        <w:rPr>
          <w:rStyle w:val="Strong"/>
        </w:rPr>
        <w:fldChar w:fldCharType="separate"/>
      </w:r>
      <w:r w:rsidR="00C3751F" w:rsidRPr="00081166">
        <w:rPr>
          <w:rStyle w:val="Strong"/>
        </w:rPr>
        <w:t>(Coifman et al., 1998)</w:t>
      </w:r>
      <w:r w:rsidR="00C3751F" w:rsidRPr="00081166">
        <w:rPr>
          <w:rStyle w:val="Strong"/>
        </w:rPr>
        <w:fldChar w:fldCharType="end"/>
      </w:r>
      <w:r w:rsidRPr="00081166">
        <w:rPr>
          <w:rStyle w:val="Strong"/>
        </w:rPr>
        <w:t>” using scientific method.</w:t>
      </w:r>
    </w:p>
    <w:p w:rsidR="00280B78" w:rsidRPr="00280B78" w:rsidRDefault="00280B78" w:rsidP="00280B78">
      <w:pPr>
        <w:jc w:val="center"/>
        <w:rPr>
          <w:rStyle w:val="Strong"/>
        </w:rPr>
      </w:pPr>
    </w:p>
    <w:p w:rsidR="0009376D" w:rsidRDefault="009F22DD" w:rsidP="009F22DD">
      <w:pPr>
        <w:pStyle w:val="cbtlssubheadlevel1"/>
      </w:pPr>
      <w:r>
        <w:t>Observation</w:t>
      </w:r>
    </w:p>
    <w:p w:rsidR="0062063C" w:rsidRPr="0062063C" w:rsidRDefault="00B9575E" w:rsidP="00B80F66">
      <w:r>
        <w:t xml:space="preserve">According to the study by </w:t>
      </w:r>
      <w:proofErr w:type="spellStart"/>
      <w:r>
        <w:t>Coifman</w:t>
      </w:r>
      <w:proofErr w:type="spellEnd"/>
      <w:r>
        <w:t xml:space="preserve"> and coworkers, they have observed that in recent years</w:t>
      </w:r>
      <w:r w:rsidR="0062063C" w:rsidRPr="0062063C">
        <w:t xml:space="preserve"> </w:t>
      </w:r>
      <w:r w:rsidR="004034A6">
        <w:t xml:space="preserve">the increasing </w:t>
      </w:r>
      <w:r w:rsidR="0062063C" w:rsidRPr="0062063C">
        <w:t>tra</w:t>
      </w:r>
      <w:r w:rsidR="0062063C">
        <w:t>ffi</w:t>
      </w:r>
      <w:r w:rsidR="0062063C" w:rsidRPr="0062063C">
        <w:t>c congestion</w:t>
      </w:r>
      <w:r w:rsidR="004034A6">
        <w:t xml:space="preserve"> on freeways</w:t>
      </w:r>
      <w:r w:rsidR="0062063C" w:rsidRPr="0062063C">
        <w:t xml:space="preserve"> has become a signi</w:t>
      </w:r>
      <w:r w:rsidR="0062063C">
        <w:t>f</w:t>
      </w:r>
      <w:r w:rsidR="0062063C" w:rsidRPr="0062063C">
        <w:t>icant problem</w:t>
      </w:r>
      <w:r w:rsidR="004034A6">
        <w:t xml:space="preserve"> for the existing vehicle detectors</w:t>
      </w:r>
      <w:r w:rsidR="0062063C" w:rsidRPr="0062063C">
        <w:t>.</w:t>
      </w:r>
      <w:r>
        <w:t xml:space="preserve"> Furthermore they have noticed that the </w:t>
      </w:r>
      <w:r w:rsidR="004034A6">
        <w:t>early</w:t>
      </w:r>
      <w:r>
        <w:t xml:space="preserve"> solutions such as </w:t>
      </w:r>
      <w:r w:rsidR="0062063C" w:rsidRPr="0062063C">
        <w:t xml:space="preserve">to lay more pavement </w:t>
      </w:r>
      <w:r w:rsidR="004034A6">
        <w:t xml:space="preserve">and add more lanes </w:t>
      </w:r>
      <w:r w:rsidR="0062063C" w:rsidRPr="0062063C">
        <w:t>to avoid congestion</w:t>
      </w:r>
      <w:r>
        <w:t xml:space="preserve"> had become</w:t>
      </w:r>
      <w:r w:rsidR="0062063C">
        <w:t xml:space="preserve"> less fea</w:t>
      </w:r>
      <w:r w:rsidR="0062063C" w:rsidRPr="0062063C">
        <w:t>sible</w:t>
      </w:r>
      <w:r>
        <w:t xml:space="preserve"> with time</w:t>
      </w:r>
      <w:r w:rsidR="004034A6">
        <w:t xml:space="preserve">. </w:t>
      </w:r>
      <w:r w:rsidR="00CA2E6D">
        <w:t>They have noted that existing commercial vehicle detection systems based on video image processing</w:t>
      </w:r>
      <w:r w:rsidR="00D40009">
        <w:t xml:space="preserve"> </w:t>
      </w:r>
      <w:r w:rsidR="00FE1314">
        <w:t>are working</w:t>
      </w:r>
      <w:r w:rsidR="00D40009">
        <w:t xml:space="preserve"> well in free-flowing traffic</w:t>
      </w:r>
      <w:r w:rsidR="00D40009">
        <w:t xml:space="preserve"> but</w:t>
      </w:r>
      <w:r w:rsidR="00CA2E6D">
        <w:t xml:space="preserve"> having diffi</w:t>
      </w:r>
      <w:r w:rsidR="00D40009">
        <w:t>culties with situations like congestion, shadows and light transitions occur due to partial occlusion of vehicle</w:t>
      </w:r>
      <w:r w:rsidR="008E1BFE">
        <w:t xml:space="preserve"> and</w:t>
      </w:r>
      <w:r w:rsidR="00FE1314">
        <w:t xml:space="preserve"> also due to the fact that</w:t>
      </w:r>
      <w:r w:rsidR="008E1BFE">
        <w:t xml:space="preserve"> vehicles appearing differently under various light conditions. Therefore they have stated the significance of introducing a feature based tracking system for detecting vehicles under the</w:t>
      </w:r>
      <w:r w:rsidR="00FE1314">
        <w:t>se</w:t>
      </w:r>
      <w:r w:rsidR="008E1BFE">
        <w:t xml:space="preserve"> challenging conditions.</w:t>
      </w:r>
    </w:p>
    <w:p w:rsidR="009F22DD" w:rsidRDefault="009F22DD" w:rsidP="009F22DD">
      <w:pPr>
        <w:pStyle w:val="cbtlssubheadlevel1"/>
      </w:pPr>
      <w:r>
        <w:t>Preliminary study</w:t>
      </w:r>
    </w:p>
    <w:p w:rsidR="007868E6" w:rsidRDefault="007868E6" w:rsidP="0043059F">
      <w:pPr>
        <w:rPr>
          <w:rFonts w:cs="Times New Roman"/>
          <w:szCs w:val="24"/>
        </w:rPr>
      </w:pPr>
      <w:proofErr w:type="spellStart"/>
      <w:r>
        <w:t>Coifman</w:t>
      </w:r>
      <w:proofErr w:type="spellEnd"/>
      <w:r>
        <w:t xml:space="preserve"> and coworkers</w:t>
      </w:r>
      <w:r>
        <w:t>, in their</w:t>
      </w:r>
      <w:r w:rsidR="00DB1E2B">
        <w:t xml:space="preserve"> work, </w:t>
      </w:r>
      <w:r>
        <w:t xml:space="preserve">have studied about the commercial </w:t>
      </w:r>
      <w:r w:rsidRPr="007868E6">
        <w:t>video image processing system</w:t>
      </w:r>
      <w:r>
        <w:t xml:space="preserve">s (VIPS) available at present and stated that most of them are </w:t>
      </w:r>
      <w:r w:rsidRPr="007868E6">
        <w:t>tripwire systems which mimic the operation of loop detectors</w:t>
      </w:r>
      <w:r>
        <w:t xml:space="preserve"> rather than </w:t>
      </w:r>
      <w:r w:rsidRPr="002D5AA1">
        <w:rPr>
          <w:rFonts w:cs="Times New Roman"/>
          <w:szCs w:val="24"/>
        </w:rPr>
        <w:t>track</w:t>
      </w:r>
      <w:r>
        <w:rPr>
          <w:rFonts w:cs="Times New Roman"/>
          <w:szCs w:val="24"/>
        </w:rPr>
        <w:t>ing</w:t>
      </w:r>
      <w:r w:rsidRPr="002D5AA1">
        <w:rPr>
          <w:rFonts w:cs="Times New Roman"/>
          <w:szCs w:val="24"/>
        </w:rPr>
        <w:t xml:space="preserve"> vehicles</w:t>
      </w:r>
      <w:r>
        <w:rPr>
          <w:rFonts w:cs="Times New Roman"/>
          <w:szCs w:val="24"/>
        </w:rPr>
        <w:t>.</w:t>
      </w:r>
      <w:r w:rsidR="00FC58F5">
        <w:rPr>
          <w:rFonts w:cs="Times New Roman"/>
          <w:szCs w:val="24"/>
        </w:rPr>
        <w:t xml:space="preserve"> </w:t>
      </w:r>
      <w:r w:rsidR="00FC58F5" w:rsidRPr="00FC58F5">
        <w:rPr>
          <w:rFonts w:cs="Times New Roman"/>
          <w:szCs w:val="24"/>
        </w:rPr>
        <w:t xml:space="preserve">AUTOSCOPE, CCATS, TAS, IMPACTS and </w:t>
      </w:r>
      <w:proofErr w:type="spellStart"/>
      <w:r w:rsidR="00FC58F5" w:rsidRPr="00FC58F5">
        <w:rPr>
          <w:rFonts w:cs="Times New Roman"/>
          <w:szCs w:val="24"/>
        </w:rPr>
        <w:t>TraffiCam</w:t>
      </w:r>
      <w:proofErr w:type="spellEnd"/>
      <w:r w:rsidR="00FC58F5" w:rsidRPr="00FC58F5">
        <w:rPr>
          <w:rFonts w:cs="Times New Roman"/>
          <w:szCs w:val="24"/>
        </w:rPr>
        <w:t xml:space="preserve"> (</w:t>
      </w:r>
      <w:proofErr w:type="spellStart"/>
      <w:r w:rsidR="00FC58F5" w:rsidRPr="00FC58F5">
        <w:rPr>
          <w:rFonts w:cs="Times New Roman"/>
          <w:szCs w:val="24"/>
        </w:rPr>
        <w:t>Hockaday</w:t>
      </w:r>
      <w:proofErr w:type="spellEnd"/>
      <w:r w:rsidR="00FC58F5" w:rsidRPr="00FC58F5">
        <w:rPr>
          <w:rFonts w:cs="Times New Roman"/>
          <w:szCs w:val="24"/>
        </w:rPr>
        <w:t xml:space="preserve">, 1991; </w:t>
      </w:r>
      <w:proofErr w:type="spellStart"/>
      <w:r w:rsidR="00FC58F5" w:rsidRPr="00FC58F5">
        <w:rPr>
          <w:rFonts w:cs="Times New Roman"/>
          <w:szCs w:val="24"/>
        </w:rPr>
        <w:t>Hoose</w:t>
      </w:r>
      <w:proofErr w:type="spellEnd"/>
      <w:r w:rsidR="00FC58F5" w:rsidRPr="00FC58F5">
        <w:rPr>
          <w:rFonts w:cs="Times New Roman"/>
          <w:szCs w:val="24"/>
        </w:rPr>
        <w:t xml:space="preserve">, 1992; </w:t>
      </w:r>
      <w:proofErr w:type="spellStart"/>
      <w:r w:rsidR="00FC58F5" w:rsidRPr="00FC58F5">
        <w:rPr>
          <w:rFonts w:cs="Times New Roman"/>
          <w:szCs w:val="24"/>
        </w:rPr>
        <w:t>Chatziioanou</w:t>
      </w:r>
      <w:proofErr w:type="spellEnd"/>
      <w:r w:rsidR="00FC58F5" w:rsidRPr="00FC58F5">
        <w:rPr>
          <w:rFonts w:cs="Times New Roman"/>
          <w:szCs w:val="24"/>
        </w:rPr>
        <w:t xml:space="preserve"> et al., 1994; Klein </w:t>
      </w:r>
      <w:r w:rsidR="00FC58F5">
        <w:rPr>
          <w:rFonts w:cs="Times New Roman"/>
          <w:szCs w:val="24"/>
        </w:rPr>
        <w:t xml:space="preserve">and Kelley, 1996; MNDOT, 1997) are some of the </w:t>
      </w:r>
      <w:r w:rsidR="00FC58F5" w:rsidRPr="00FC58F5">
        <w:rPr>
          <w:rFonts w:cs="Times New Roman"/>
          <w:szCs w:val="24"/>
        </w:rPr>
        <w:t>commercial tripwire systems</w:t>
      </w:r>
      <w:r w:rsidR="00FC58F5">
        <w:rPr>
          <w:rFonts w:cs="Times New Roman"/>
          <w:szCs w:val="24"/>
        </w:rPr>
        <w:t xml:space="preserve"> they have studied.</w:t>
      </w:r>
      <w:r w:rsidR="00954EBF">
        <w:rPr>
          <w:rFonts w:cs="Times New Roman"/>
          <w:szCs w:val="24"/>
        </w:rPr>
        <w:t xml:space="preserve"> </w:t>
      </w:r>
      <w:r w:rsidR="00954EBF">
        <w:rPr>
          <w:rFonts w:cs="Times New Roman"/>
          <w:szCs w:val="24"/>
        </w:rPr>
        <w:t xml:space="preserve">They have identified that these available systems </w:t>
      </w:r>
      <w:r w:rsidR="00954EBF" w:rsidRPr="00FC58F5">
        <w:rPr>
          <w:rFonts w:cs="Times New Roman"/>
          <w:szCs w:val="24"/>
        </w:rPr>
        <w:t>do not identify individual vehicles as unique targets and follow their movements</w:t>
      </w:r>
      <w:r w:rsidR="00954EBF">
        <w:rPr>
          <w:rFonts w:cs="Times New Roman"/>
          <w:szCs w:val="24"/>
        </w:rPr>
        <w:t xml:space="preserve"> </w:t>
      </w:r>
      <w:r w:rsidR="00954EBF" w:rsidRPr="00FC58F5">
        <w:rPr>
          <w:rFonts w:cs="Times New Roman"/>
          <w:szCs w:val="24"/>
        </w:rPr>
        <w:t>in time distinct from other vehicles</w:t>
      </w:r>
      <w:r w:rsidR="00954EBF">
        <w:rPr>
          <w:rFonts w:cs="Times New Roman"/>
          <w:szCs w:val="24"/>
        </w:rPr>
        <w:t>.</w:t>
      </w:r>
    </w:p>
    <w:p w:rsidR="000A7118" w:rsidRDefault="000A7118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Furthermore, they have studied about </w:t>
      </w:r>
      <w:r w:rsidRPr="002D5AA1">
        <w:rPr>
          <w:rFonts w:cs="Times New Roman"/>
          <w:szCs w:val="24"/>
        </w:rPr>
        <w:t xml:space="preserve">third generation </w:t>
      </w:r>
      <w:r w:rsidRPr="007868E6">
        <w:t>video image processing system</w:t>
      </w:r>
      <w:r>
        <w:t>s</w:t>
      </w:r>
      <w:r>
        <w:t xml:space="preserve"> which track vehicles by using </w:t>
      </w:r>
      <w:r w:rsidRPr="002D5AA1">
        <w:rPr>
          <w:rFonts w:cs="Times New Roman"/>
          <w:szCs w:val="24"/>
        </w:rPr>
        <w:t>region based tracking</w:t>
      </w:r>
      <w:r>
        <w:rPr>
          <w:rFonts w:cs="Times New Roman"/>
          <w:szCs w:val="24"/>
        </w:rPr>
        <w:t xml:space="preserve"> in which </w:t>
      </w:r>
      <w:r w:rsidRPr="002D5AA1">
        <w:rPr>
          <w:rFonts w:cs="Times New Roman"/>
          <w:szCs w:val="24"/>
        </w:rPr>
        <w:t>vehicles are segmented based on movement</w:t>
      </w:r>
      <w:r>
        <w:rPr>
          <w:rFonts w:cs="Times New Roman"/>
          <w:szCs w:val="24"/>
        </w:rPr>
        <w:t xml:space="preserve">. They have considered </w:t>
      </w:r>
      <w:r w:rsidRPr="002D5AA1">
        <w:rPr>
          <w:rFonts w:cs="Times New Roman"/>
          <w:szCs w:val="24"/>
        </w:rPr>
        <w:t>commercial system</w:t>
      </w:r>
      <w:r>
        <w:rPr>
          <w:rFonts w:cs="Times New Roman"/>
          <w:szCs w:val="24"/>
        </w:rPr>
        <w:t xml:space="preserve"> such as </w:t>
      </w:r>
      <w:r w:rsidRPr="002D5AA1">
        <w:rPr>
          <w:rFonts w:cs="Times New Roman"/>
          <w:szCs w:val="24"/>
        </w:rPr>
        <w:t>CMS</w:t>
      </w:r>
      <w:r>
        <w:rPr>
          <w:rFonts w:cs="Times New Roman"/>
          <w:szCs w:val="24"/>
        </w:rPr>
        <w:t xml:space="preserve"> </w:t>
      </w:r>
      <w:r w:rsidRPr="002D5AA1">
        <w:rPr>
          <w:rFonts w:cs="Times New Roman"/>
          <w:szCs w:val="24"/>
        </w:rPr>
        <w:t xml:space="preserve">Mobilizer, </w:t>
      </w:r>
      <w:proofErr w:type="spellStart"/>
      <w:r w:rsidRPr="002D5AA1">
        <w:rPr>
          <w:rFonts w:cs="Times New Roman"/>
          <w:szCs w:val="24"/>
        </w:rPr>
        <w:t>Eliop</w:t>
      </w:r>
      <w:proofErr w:type="spellEnd"/>
      <w:r w:rsidRPr="002D5AA1">
        <w:rPr>
          <w:rFonts w:cs="Times New Roman"/>
          <w:szCs w:val="24"/>
        </w:rPr>
        <w:t xml:space="preserve"> EVA, PEEK </w:t>
      </w:r>
      <w:proofErr w:type="spellStart"/>
      <w:r w:rsidRPr="002D5AA1">
        <w:rPr>
          <w:rFonts w:cs="Times New Roman"/>
          <w:szCs w:val="24"/>
        </w:rPr>
        <w:t>VideoTrak</w:t>
      </w:r>
      <w:proofErr w:type="spellEnd"/>
      <w:r w:rsidRPr="002D5AA1">
        <w:rPr>
          <w:rFonts w:cs="Times New Roman"/>
          <w:szCs w:val="24"/>
        </w:rPr>
        <w:t xml:space="preserve">, Nestor </w:t>
      </w:r>
      <w:proofErr w:type="spellStart"/>
      <w:r w:rsidRPr="002D5AA1">
        <w:rPr>
          <w:rFonts w:cs="Times New Roman"/>
          <w:szCs w:val="24"/>
        </w:rPr>
        <w:t>Tra</w:t>
      </w:r>
      <w:r>
        <w:rPr>
          <w:rFonts w:cs="Times New Roman"/>
          <w:szCs w:val="24"/>
        </w:rPr>
        <w:t>ffi</w:t>
      </w:r>
      <w:r w:rsidRPr="002D5AA1">
        <w:rPr>
          <w:rFonts w:cs="Times New Roman"/>
          <w:szCs w:val="24"/>
        </w:rPr>
        <w:t>cVision</w:t>
      </w:r>
      <w:proofErr w:type="spellEnd"/>
      <w:r w:rsidRPr="002D5AA1">
        <w:rPr>
          <w:rFonts w:cs="Times New Roman"/>
          <w:szCs w:val="24"/>
        </w:rPr>
        <w:t>, and Sumitomo IDET (Chat-</w:t>
      </w:r>
      <w:proofErr w:type="spellStart"/>
      <w:r w:rsidRPr="002D5AA1">
        <w:rPr>
          <w:rFonts w:cs="Times New Roman"/>
          <w:szCs w:val="24"/>
        </w:rPr>
        <w:t>ziioanou</w:t>
      </w:r>
      <w:proofErr w:type="spellEnd"/>
      <w:r w:rsidRPr="002D5AA1">
        <w:rPr>
          <w:rFonts w:cs="Times New Roman"/>
          <w:szCs w:val="24"/>
        </w:rPr>
        <w:t xml:space="preserve"> et al., 1994; Klein and Kelley, 1996; MNDOT, 1997; </w:t>
      </w:r>
      <w:proofErr w:type="spellStart"/>
      <w:r w:rsidRPr="002D5AA1">
        <w:rPr>
          <w:rFonts w:cs="Times New Roman"/>
          <w:szCs w:val="24"/>
        </w:rPr>
        <w:t>Nihan</w:t>
      </w:r>
      <w:proofErr w:type="spellEnd"/>
      <w:r w:rsidRPr="002D5AA1">
        <w:rPr>
          <w:rFonts w:cs="Times New Roman"/>
          <w:szCs w:val="24"/>
        </w:rPr>
        <w:t xml:space="preserve"> et al., 1995)</w:t>
      </w:r>
      <w:r>
        <w:rPr>
          <w:rFonts w:cs="Times New Roman"/>
          <w:szCs w:val="24"/>
        </w:rPr>
        <w:t xml:space="preserve"> as third generation VIPS.</w:t>
      </w:r>
      <w:r w:rsidR="00954EBF">
        <w:rPr>
          <w:rFonts w:cs="Times New Roman"/>
          <w:szCs w:val="24"/>
        </w:rPr>
        <w:t xml:space="preserve"> </w:t>
      </w:r>
      <w:r w:rsidR="00954EBF">
        <w:rPr>
          <w:rFonts w:cs="Times New Roman"/>
          <w:szCs w:val="24"/>
        </w:rPr>
        <w:t xml:space="preserve">They have </w:t>
      </w:r>
      <w:r w:rsidR="00941BC6">
        <w:rPr>
          <w:rFonts w:cs="Times New Roman"/>
          <w:szCs w:val="24"/>
        </w:rPr>
        <w:t>recognized</w:t>
      </w:r>
      <w:r w:rsidR="00954EBF">
        <w:rPr>
          <w:rFonts w:cs="Times New Roman"/>
          <w:szCs w:val="24"/>
        </w:rPr>
        <w:t xml:space="preserve"> that in situations like occlusion, two different moving targets may become merged by these systems.</w:t>
      </w:r>
    </w:p>
    <w:p w:rsidR="000A7118" w:rsidRDefault="0033797C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They have also studied about r</w:t>
      </w:r>
      <w:r w:rsidR="002D5AA1" w:rsidRPr="002D5AA1">
        <w:rPr>
          <w:rFonts w:cs="Times New Roman"/>
          <w:szCs w:val="24"/>
        </w:rPr>
        <w:t>ecent evaluations of commercial VIPS</w:t>
      </w:r>
      <w:r>
        <w:rPr>
          <w:rFonts w:cs="Times New Roman"/>
          <w:szCs w:val="24"/>
        </w:rPr>
        <w:t>, and the evaluations has revealed that the current</w:t>
      </w:r>
      <w:r w:rsidR="002D5AA1" w:rsidRPr="002D5AA1">
        <w:rPr>
          <w:rFonts w:cs="Times New Roman"/>
          <w:szCs w:val="24"/>
        </w:rPr>
        <w:t xml:space="preserve"> systems had problems with congestion, high</w:t>
      </w:r>
      <w:r w:rsidR="002D5AA1">
        <w:rPr>
          <w:rFonts w:cs="Times New Roman"/>
          <w:szCs w:val="24"/>
        </w:rPr>
        <w:t xml:space="preserve"> </w:t>
      </w:r>
      <w:r w:rsidR="0043059F">
        <w:rPr>
          <w:rFonts w:cs="Times New Roman"/>
          <w:szCs w:val="24"/>
        </w:rPr>
        <w:t>fl</w:t>
      </w:r>
      <w:r w:rsidR="002D5AA1" w:rsidRPr="002D5AA1">
        <w:rPr>
          <w:rFonts w:cs="Times New Roman"/>
          <w:szCs w:val="24"/>
        </w:rPr>
        <w:t>ow, occlusion, camera vibration due to wind, lighting transitions between night/day and day/night, and long shadows linking vehicles together (</w:t>
      </w:r>
      <w:proofErr w:type="spellStart"/>
      <w:r w:rsidR="002D5AA1" w:rsidRPr="002D5AA1">
        <w:rPr>
          <w:rFonts w:cs="Times New Roman"/>
          <w:szCs w:val="24"/>
        </w:rPr>
        <w:t>Hockaday</w:t>
      </w:r>
      <w:proofErr w:type="spellEnd"/>
      <w:r w:rsidR="002D5AA1" w:rsidRPr="002D5AA1">
        <w:rPr>
          <w:rFonts w:cs="Times New Roman"/>
          <w:szCs w:val="24"/>
        </w:rPr>
        <w:t xml:space="preserve">, 1991; </w:t>
      </w:r>
      <w:proofErr w:type="spellStart"/>
      <w:r w:rsidR="002D5AA1" w:rsidRPr="002D5AA1">
        <w:rPr>
          <w:rFonts w:cs="Times New Roman"/>
          <w:szCs w:val="24"/>
        </w:rPr>
        <w:t>Chatziioanou</w:t>
      </w:r>
      <w:proofErr w:type="spellEnd"/>
      <w:r w:rsidR="002D5AA1" w:rsidRPr="002D5AA1">
        <w:rPr>
          <w:rFonts w:cs="Times New Roman"/>
          <w:szCs w:val="24"/>
        </w:rPr>
        <w:t xml:space="preserve"> et al., 1994;</w:t>
      </w:r>
      <w:r w:rsidR="00F1159A">
        <w:rPr>
          <w:rFonts w:cs="Times New Roman"/>
          <w:szCs w:val="24"/>
        </w:rPr>
        <w:t xml:space="preserve"> </w:t>
      </w:r>
      <w:proofErr w:type="spellStart"/>
      <w:r w:rsidR="002D5AA1" w:rsidRPr="002D5AA1">
        <w:rPr>
          <w:rFonts w:cs="Times New Roman"/>
          <w:szCs w:val="24"/>
        </w:rPr>
        <w:t>Nihan</w:t>
      </w:r>
      <w:proofErr w:type="spellEnd"/>
      <w:r w:rsidR="002D5AA1" w:rsidRPr="002D5AA1">
        <w:rPr>
          <w:rFonts w:cs="Times New Roman"/>
          <w:szCs w:val="24"/>
        </w:rPr>
        <w:t xml:space="preserve"> et al., 1995; Klein and Kelley, 1996; MNDOT, 1997). </w:t>
      </w:r>
    </w:p>
    <w:p w:rsidR="00F91C5D" w:rsidRDefault="00F91C5D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n this research, they have also studied about the </w:t>
      </w:r>
      <w:r w:rsidRPr="002D5AA1">
        <w:rPr>
          <w:rFonts w:cs="Times New Roman"/>
          <w:szCs w:val="24"/>
        </w:rPr>
        <w:t>algorithm</w:t>
      </w:r>
      <w:r>
        <w:rPr>
          <w:rFonts w:cs="Times New Roman"/>
          <w:szCs w:val="24"/>
        </w:rPr>
        <w:t xml:space="preserve"> developed</w:t>
      </w:r>
      <w:r w:rsidRPr="002D5AA1">
        <w:rPr>
          <w:rFonts w:cs="Times New Roman"/>
          <w:szCs w:val="24"/>
        </w:rPr>
        <w:t xml:space="preserve"> to di</w:t>
      </w:r>
      <w:r>
        <w:rPr>
          <w:rFonts w:cs="Times New Roman"/>
          <w:szCs w:val="24"/>
        </w:rPr>
        <w:t>ff</w:t>
      </w:r>
      <w:r w:rsidRPr="002D5AA1">
        <w:rPr>
          <w:rFonts w:cs="Times New Roman"/>
          <w:szCs w:val="24"/>
        </w:rPr>
        <w:t>erentiate vehicles from shadows</w:t>
      </w:r>
      <w:r>
        <w:rPr>
          <w:rFonts w:cs="Times New Roman"/>
          <w:szCs w:val="24"/>
        </w:rPr>
        <w:t xml:space="preserve"> by </w:t>
      </w:r>
      <w:r w:rsidRPr="002D5AA1">
        <w:rPr>
          <w:rFonts w:cs="Times New Roman"/>
          <w:szCs w:val="24"/>
        </w:rPr>
        <w:t>Chao</w:t>
      </w:r>
      <w:r>
        <w:rPr>
          <w:rFonts w:cs="Times New Roman"/>
          <w:szCs w:val="24"/>
        </w:rPr>
        <w:t xml:space="preserve"> and coworkers </w:t>
      </w:r>
      <w:r w:rsidRPr="002D5AA1">
        <w:rPr>
          <w:rFonts w:cs="Times New Roman"/>
          <w:szCs w:val="24"/>
        </w:rPr>
        <w:t>Chao et al. (1996)</w:t>
      </w:r>
      <w:r>
        <w:rPr>
          <w:rFonts w:cs="Times New Roman"/>
          <w:szCs w:val="24"/>
        </w:rPr>
        <w:t>.</w:t>
      </w:r>
    </w:p>
    <w:p w:rsidR="00F1159A" w:rsidRPr="00F1159A" w:rsidRDefault="00F1159A" w:rsidP="00F1159A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Different vehicle tracking strategies from computer vision literature has been studied and discussed in this work and they have been </w:t>
      </w:r>
      <w:r w:rsidRPr="00F1159A">
        <w:rPr>
          <w:rFonts w:cs="Times New Roman"/>
          <w:szCs w:val="24"/>
        </w:rPr>
        <w:t>classi</w:t>
      </w:r>
      <w:r>
        <w:rPr>
          <w:rFonts w:cs="Times New Roman"/>
          <w:szCs w:val="24"/>
        </w:rPr>
        <w:t>fied as m</w:t>
      </w:r>
      <w:r w:rsidRPr="00F1159A">
        <w:rPr>
          <w:rFonts w:cs="Times New Roman"/>
          <w:szCs w:val="24"/>
        </w:rPr>
        <w:t>odel based tracking</w:t>
      </w:r>
      <w:r>
        <w:rPr>
          <w:rFonts w:cs="Times New Roman"/>
          <w:szCs w:val="24"/>
        </w:rPr>
        <w:t>, r</w:t>
      </w:r>
      <w:r w:rsidRPr="00F1159A">
        <w:rPr>
          <w:rFonts w:cs="Times New Roman"/>
          <w:szCs w:val="24"/>
        </w:rPr>
        <w:t>egion based tracking</w:t>
      </w:r>
      <w:r>
        <w:rPr>
          <w:rFonts w:cs="Times New Roman"/>
          <w:szCs w:val="24"/>
        </w:rPr>
        <w:t>, a</w:t>
      </w:r>
      <w:r w:rsidRPr="00F1159A">
        <w:rPr>
          <w:rFonts w:cs="Times New Roman"/>
          <w:szCs w:val="24"/>
        </w:rPr>
        <w:t>ctive contour based tracking</w:t>
      </w:r>
      <w:r>
        <w:rPr>
          <w:rFonts w:cs="Times New Roman"/>
          <w:szCs w:val="24"/>
        </w:rPr>
        <w:t xml:space="preserve"> and f</w:t>
      </w:r>
      <w:r w:rsidRPr="00F1159A">
        <w:rPr>
          <w:rFonts w:cs="Times New Roman"/>
          <w:szCs w:val="24"/>
        </w:rPr>
        <w:t>eature based tracking</w:t>
      </w:r>
      <w:r>
        <w:rPr>
          <w:rFonts w:cs="Times New Roman"/>
          <w:szCs w:val="24"/>
        </w:rPr>
        <w:t>.</w:t>
      </w:r>
      <w:r w:rsidR="00E81D30">
        <w:rPr>
          <w:rFonts w:cs="Times New Roman"/>
          <w:szCs w:val="24"/>
        </w:rPr>
        <w:t xml:space="preserve"> For each of this modal, they have discussed the mechanism used inside and features available</w:t>
      </w:r>
      <w:r w:rsidR="00EA53D2">
        <w:rPr>
          <w:rFonts w:cs="Times New Roman"/>
          <w:szCs w:val="24"/>
        </w:rPr>
        <w:t xml:space="preserve"> along with the limitations of each modal</w:t>
      </w:r>
      <w:r w:rsidR="00E81D30">
        <w:rPr>
          <w:rFonts w:cs="Times New Roman"/>
          <w:szCs w:val="24"/>
        </w:rPr>
        <w:t>.</w:t>
      </w:r>
    </w:p>
    <w:p w:rsidR="009F22DD" w:rsidRDefault="009F22DD" w:rsidP="009F22DD">
      <w:pPr>
        <w:pStyle w:val="cbtlssubheadlevel1"/>
      </w:pPr>
      <w:r>
        <w:t>Problem definition</w:t>
      </w:r>
    </w:p>
    <w:p w:rsidR="00DB563F" w:rsidRPr="00C95442" w:rsidRDefault="00FC6D3B" w:rsidP="00DB563F">
      <w:pPr>
        <w:rPr>
          <w:rFonts w:cs="Times New Roman"/>
          <w:szCs w:val="24"/>
        </w:rPr>
      </w:pPr>
      <w:r>
        <w:rPr>
          <w:rFonts w:cs="Times New Roman"/>
          <w:szCs w:val="24"/>
        </w:rPr>
        <w:t>After the study of existing vehicle detection system</w:t>
      </w:r>
      <w:r w:rsidR="00E412D5">
        <w:rPr>
          <w:rFonts w:cs="Times New Roman"/>
          <w:szCs w:val="24"/>
        </w:rPr>
        <w:t>s</w:t>
      </w:r>
      <w:r>
        <w:rPr>
          <w:rFonts w:cs="Times New Roman"/>
          <w:szCs w:val="24"/>
        </w:rPr>
        <w:t xml:space="preserve">, they have identified the following </w:t>
      </w:r>
      <w:r w:rsidRPr="00C95442">
        <w:rPr>
          <w:rFonts w:cs="Times New Roman"/>
          <w:szCs w:val="24"/>
        </w:rPr>
        <w:t>stringent requirements</w:t>
      </w:r>
      <w:r w:rsidRPr="00C95442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of a system in order to be </w:t>
      </w:r>
      <w:r w:rsidR="00DB563F" w:rsidRPr="00C95442">
        <w:rPr>
          <w:rFonts w:cs="Times New Roman"/>
          <w:szCs w:val="24"/>
        </w:rPr>
        <w:t>an effective traffic surveillance tool</w:t>
      </w:r>
      <w:r>
        <w:rPr>
          <w:rFonts w:cs="Times New Roman"/>
          <w:szCs w:val="24"/>
        </w:rPr>
        <w:t>.</w:t>
      </w:r>
    </w:p>
    <w:p w:rsidR="00DB563F" w:rsidRPr="00C95442" w:rsidRDefault="00DB563F" w:rsidP="00FC6D3B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Automatic segmentation of each vehicle from the background and from other vehicles so that all vehicles are detected.</w:t>
      </w:r>
    </w:p>
    <w:p w:rsidR="00DB563F" w:rsidRPr="00C95442" w:rsidRDefault="00DB563F" w:rsidP="006E69EC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Correctly de</w:t>
      </w:r>
      <w:r w:rsidR="00C95442">
        <w:rPr>
          <w:rFonts w:cs="Times New Roman"/>
          <w:szCs w:val="24"/>
        </w:rPr>
        <w:t xml:space="preserve">tect all types of road vehicles - </w:t>
      </w:r>
      <w:r w:rsidRPr="00C95442">
        <w:rPr>
          <w:rFonts w:cs="Times New Roman"/>
          <w:szCs w:val="24"/>
        </w:rPr>
        <w:t>motorcycles, passenger cars, buses, construction equipment, trucks, etc.</w:t>
      </w:r>
    </w:p>
    <w:p w:rsidR="00DB563F" w:rsidRPr="00C95442" w:rsidRDefault="00DB563F" w:rsidP="00CB4305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Function under a wide range of traffic conditions</w:t>
      </w:r>
      <w:r w:rsidR="00C95442">
        <w:rPr>
          <w:rFonts w:cs="Times New Roman"/>
          <w:szCs w:val="24"/>
        </w:rPr>
        <w:t xml:space="preserve"> - </w:t>
      </w:r>
      <w:r w:rsidRPr="00C95442">
        <w:rPr>
          <w:rFonts w:cs="Times New Roman"/>
          <w:szCs w:val="24"/>
        </w:rPr>
        <w:t>light tra</w:t>
      </w:r>
      <w:r w:rsidR="00C95442">
        <w:rPr>
          <w:rFonts w:cs="Times New Roman"/>
          <w:szCs w:val="24"/>
        </w:rPr>
        <w:t>ffi</w:t>
      </w:r>
      <w:r w:rsidRPr="00C95442">
        <w:rPr>
          <w:rFonts w:cs="Times New Roman"/>
          <w:szCs w:val="24"/>
        </w:rPr>
        <w:t>c, congestion, varying speeds in different lanes.</w:t>
      </w:r>
    </w:p>
    <w:p w:rsidR="00DB563F" w:rsidRPr="00C95442" w:rsidRDefault="00DB563F" w:rsidP="0011408F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Function under a wide</w:t>
      </w:r>
      <w:r w:rsidR="00C95442">
        <w:rPr>
          <w:rFonts w:cs="Times New Roman"/>
          <w:szCs w:val="24"/>
        </w:rPr>
        <w:t xml:space="preserve"> variety of lighting conditions - </w:t>
      </w:r>
      <w:r w:rsidRPr="00C95442">
        <w:rPr>
          <w:rFonts w:cs="Times New Roman"/>
          <w:szCs w:val="24"/>
        </w:rPr>
        <w:t>sunny, overcast, twilight, night, rainy, etc.</w:t>
      </w:r>
    </w:p>
    <w:p w:rsidR="00DB563F" w:rsidRPr="00C95442" w:rsidRDefault="00DB563F" w:rsidP="00DB563F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Operate in real-time.</w:t>
      </w:r>
    </w:p>
    <w:p w:rsidR="00DB563F" w:rsidRPr="00C95442" w:rsidRDefault="00FC6D3B" w:rsidP="00CC57F5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hey have stated that </w:t>
      </w:r>
      <w:r w:rsidRPr="00C95442">
        <w:rPr>
          <w:rFonts w:cs="Times New Roman"/>
          <w:szCs w:val="24"/>
        </w:rPr>
        <w:t>many of these criteria still cannot be met</w:t>
      </w:r>
      <w:r w:rsidRPr="00C95442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by the existing commer</w:t>
      </w:r>
      <w:r w:rsidR="00DB563F" w:rsidRPr="00C95442">
        <w:rPr>
          <w:rFonts w:cs="Times New Roman"/>
          <w:szCs w:val="24"/>
        </w:rPr>
        <w:t>cial VIPS for monitoring tra</w:t>
      </w:r>
      <w:r w:rsidR="00C95442" w:rsidRPr="00C95442">
        <w:rPr>
          <w:rFonts w:cs="Times New Roman"/>
          <w:szCs w:val="24"/>
        </w:rPr>
        <w:t>ffi</w:t>
      </w:r>
      <w:r w:rsidR="00DB563F" w:rsidRPr="00C95442">
        <w:rPr>
          <w:rFonts w:cs="Times New Roman"/>
          <w:szCs w:val="24"/>
        </w:rPr>
        <w:t xml:space="preserve">c </w:t>
      </w:r>
      <w:r>
        <w:rPr>
          <w:rFonts w:cs="Times New Roman"/>
          <w:szCs w:val="24"/>
        </w:rPr>
        <w:t>available in</w:t>
      </w:r>
      <w:r w:rsidR="00DB563F" w:rsidRPr="00C95442">
        <w:rPr>
          <w:rFonts w:cs="Times New Roman"/>
          <w:szCs w:val="24"/>
        </w:rPr>
        <w:t xml:space="preserve"> the</w:t>
      </w:r>
      <w:r w:rsidR="00C95442" w:rsidRPr="00C95442">
        <w:rPr>
          <w:rFonts w:cs="Times New Roman"/>
          <w:szCs w:val="24"/>
        </w:rPr>
        <w:t xml:space="preserve"> </w:t>
      </w:r>
      <w:r w:rsidR="00DB563F" w:rsidRPr="00C95442">
        <w:rPr>
          <w:rFonts w:cs="Times New Roman"/>
          <w:szCs w:val="24"/>
        </w:rPr>
        <w:t>market</w:t>
      </w:r>
      <w:r w:rsidR="00CC57F5">
        <w:rPr>
          <w:rFonts w:cs="Times New Roman"/>
          <w:szCs w:val="24"/>
        </w:rPr>
        <w:t xml:space="preserve">, and therefore the requirement of </w:t>
      </w:r>
      <w:r w:rsidR="00CC57F5" w:rsidRPr="00CC57F5">
        <w:rPr>
          <w:rFonts w:cs="Times New Roman"/>
          <w:szCs w:val="24"/>
        </w:rPr>
        <w:t>tra</w:t>
      </w:r>
      <w:r w:rsidR="00CC57F5">
        <w:rPr>
          <w:rFonts w:cs="Times New Roman"/>
          <w:szCs w:val="24"/>
        </w:rPr>
        <w:t>ffi</w:t>
      </w:r>
      <w:r w:rsidR="00CC57F5" w:rsidRPr="00CC57F5">
        <w:rPr>
          <w:rFonts w:cs="Times New Roman"/>
          <w:szCs w:val="24"/>
        </w:rPr>
        <w:t>c surveillance</w:t>
      </w:r>
      <w:r w:rsidR="00CC57F5">
        <w:rPr>
          <w:rFonts w:cs="Times New Roman"/>
          <w:szCs w:val="24"/>
        </w:rPr>
        <w:t xml:space="preserve"> </w:t>
      </w:r>
      <w:r w:rsidR="00CC57F5" w:rsidRPr="00CC57F5">
        <w:rPr>
          <w:rFonts w:cs="Times New Roman"/>
          <w:szCs w:val="24"/>
        </w:rPr>
        <w:t xml:space="preserve">under </w:t>
      </w:r>
      <w:r w:rsidR="00CC57F5">
        <w:rPr>
          <w:rFonts w:cs="Times New Roman"/>
          <w:szCs w:val="24"/>
        </w:rPr>
        <w:t xml:space="preserve">all </w:t>
      </w:r>
      <w:r w:rsidR="00CC57F5" w:rsidRPr="00CC57F5">
        <w:rPr>
          <w:rFonts w:cs="Times New Roman"/>
          <w:szCs w:val="24"/>
        </w:rPr>
        <w:t>conditions</w:t>
      </w:r>
      <w:r w:rsidR="00B40B75">
        <w:rPr>
          <w:rFonts w:cs="Times New Roman"/>
          <w:szCs w:val="24"/>
        </w:rPr>
        <w:t>.</w:t>
      </w:r>
    </w:p>
    <w:p w:rsidR="009F22DD" w:rsidRDefault="009F22DD" w:rsidP="009F22DD">
      <w:pPr>
        <w:pStyle w:val="cbtlssubheadlevel1"/>
      </w:pPr>
      <w:r>
        <w:t>Hypothesis development</w:t>
      </w:r>
    </w:p>
    <w:p w:rsidR="003C1954" w:rsidRDefault="00BA78F7" w:rsidP="0013735E">
      <w:r>
        <w:t>In order to address the requirement they identified during the p</w:t>
      </w:r>
      <w:r w:rsidRPr="00BA78F7">
        <w:t>reliminary stud</w:t>
      </w:r>
      <w:r>
        <w:t xml:space="preserve">y, they have proposed a new vehicle tracking system which includes </w:t>
      </w:r>
      <w:r>
        <w:t>camera calibration, feature</w:t>
      </w:r>
      <w:r>
        <w:t xml:space="preserve"> </w:t>
      </w:r>
      <w:r>
        <w:t>detection, feature tracking, and feature grouping modules.</w:t>
      </w:r>
      <w:r w:rsidR="0013735E">
        <w:t xml:space="preserve"> </w:t>
      </w:r>
      <w:r w:rsidR="00AA18E3">
        <w:t xml:space="preserve"> With the proposed system, they have</w:t>
      </w:r>
      <w:r w:rsidR="0013735E">
        <w:t xml:space="preserve"> focus</w:t>
      </w:r>
      <w:r w:rsidR="00AA18E3">
        <w:t>ed</w:t>
      </w:r>
      <w:r w:rsidR="0013735E">
        <w:t xml:space="preserve"> </w:t>
      </w:r>
      <w:r w:rsidR="0013735E">
        <w:lastRenderedPageBreak/>
        <w:t>on feature based tracking</w:t>
      </w:r>
      <w:r w:rsidR="0013735E">
        <w:t xml:space="preserve"> </w:t>
      </w:r>
      <w:r w:rsidR="0013735E">
        <w:t>as a means to improve detector performance in congestion and di</w:t>
      </w:r>
      <w:r w:rsidR="0013735E">
        <w:rPr>
          <w:rFonts w:cs="Times New Roman"/>
        </w:rPr>
        <w:t>ffi</w:t>
      </w:r>
      <w:r w:rsidR="00AA18E3">
        <w:t xml:space="preserve">cult lighting conditions, and also to facilitate new and improved </w:t>
      </w:r>
      <w:r w:rsidR="00AA18E3">
        <w:t>tra</w:t>
      </w:r>
      <w:r w:rsidR="00AA18E3">
        <w:rPr>
          <w:rFonts w:cs="Times New Roman"/>
        </w:rPr>
        <w:t>ffi</w:t>
      </w:r>
      <w:r w:rsidR="00AA18E3">
        <w:t>c parameters</w:t>
      </w:r>
      <w:r w:rsidR="00AA18E3">
        <w:t xml:space="preserve"> by using</w:t>
      </w:r>
      <w:r w:rsidR="0013735E">
        <w:t xml:space="preserve"> </w:t>
      </w:r>
      <w:r w:rsidR="0013735E">
        <w:t xml:space="preserve">true wide-area detection </w:t>
      </w:r>
      <w:r w:rsidR="00AA18E3">
        <w:t>to yield</w:t>
      </w:r>
      <w:r w:rsidR="0013735E">
        <w:t xml:space="preserve"> vehicle trajectories</w:t>
      </w:r>
      <w:bookmarkStart w:id="0" w:name="_GoBack"/>
      <w:bookmarkEnd w:id="0"/>
      <w:r w:rsidR="0013735E">
        <w:t>.</w:t>
      </w:r>
    </w:p>
    <w:p w:rsidR="009F22DD" w:rsidRDefault="009F22DD" w:rsidP="009F22DD">
      <w:pPr>
        <w:pStyle w:val="cbtlssubheadlevel1"/>
      </w:pPr>
      <w:r>
        <w:t>Experimental design</w:t>
      </w:r>
    </w:p>
    <w:p w:rsidR="009F22DD" w:rsidRDefault="009F22DD" w:rsidP="009F22DD">
      <w:pPr>
        <w:pStyle w:val="cbtlssubheadlevel1"/>
      </w:pPr>
      <w:r>
        <w:t>Data Collection</w:t>
      </w:r>
    </w:p>
    <w:p w:rsidR="009F22DD" w:rsidRDefault="009F22DD" w:rsidP="009F22DD">
      <w:pPr>
        <w:pStyle w:val="cbtlssubheadlevel1"/>
      </w:pPr>
      <w:r>
        <w:t xml:space="preserve">Data </w:t>
      </w:r>
      <w:r w:rsidR="002F6B62">
        <w:t>Analysis</w:t>
      </w:r>
    </w:p>
    <w:p w:rsidR="002F6B62" w:rsidRDefault="002F6B62" w:rsidP="009F22DD">
      <w:pPr>
        <w:pStyle w:val="cbtlssubheadlevel1"/>
      </w:pPr>
      <w:r>
        <w:t>Conclusion</w:t>
      </w:r>
    </w:p>
    <w:p w:rsidR="00760485" w:rsidRPr="00760485" w:rsidRDefault="00760485" w:rsidP="00F24E93">
      <w:pPr>
        <w:rPr>
          <w:rFonts w:cs="Times New Roman"/>
          <w:szCs w:val="24"/>
        </w:rPr>
      </w:pPr>
      <w:r w:rsidRPr="00760485">
        <w:rPr>
          <w:rFonts w:cs="Times New Roman"/>
          <w:szCs w:val="24"/>
        </w:rPr>
        <w:t>Recent evaluations of commercial VIPS found the existing</w:t>
      </w:r>
      <w:r>
        <w:rPr>
          <w:rFonts w:cs="Times New Roman"/>
          <w:szCs w:val="24"/>
        </w:rPr>
        <w:t xml:space="preserve"> systems have problems with con</w:t>
      </w:r>
      <w:r w:rsidRPr="00760485">
        <w:rPr>
          <w:rFonts w:cs="Times New Roman"/>
          <w:szCs w:val="24"/>
        </w:rPr>
        <w:t>gestion, occlusion, lighting transitions between night/day and day/night, camera vibration due to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wind, and long shadows linking vehicles together. We have presented a vehicle detection and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tracking system that is designed to operate under these challenging conditions. Instead of tracking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entire vehicles, vehicle features are tracked, which makes the system less sensitive to the problem of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partial occlusion. The same algorithm is used for tracking in dayligh</w:t>
      </w:r>
      <w:r>
        <w:rPr>
          <w:rFonts w:cs="Times New Roman"/>
          <w:szCs w:val="24"/>
        </w:rPr>
        <w:t>t, twilight and nighttime condi</w:t>
      </w:r>
      <w:r w:rsidRPr="00760485">
        <w:rPr>
          <w:rFonts w:cs="Times New Roman"/>
          <w:szCs w:val="24"/>
        </w:rPr>
        <w:t>tions, it is self-regulating by selecting the most salient features for the given conditions. Common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motion over entire feature tracks is used to group features from individual vehicles and reduce the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probability that long shadows will link vehicles together. Finally, camera motion during high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wind is accounted for</w:t>
      </w:r>
      <w:r>
        <w:rPr>
          <w:rFonts w:cs="Times New Roman"/>
          <w:szCs w:val="24"/>
        </w:rPr>
        <w:t xml:space="preserve"> by tracking a small number of fi</w:t>
      </w:r>
      <w:r w:rsidRPr="00760485">
        <w:rPr>
          <w:rFonts w:cs="Times New Roman"/>
          <w:szCs w:val="24"/>
        </w:rPr>
        <w:t>ducial points.</w:t>
      </w:r>
    </w:p>
    <w:p w:rsidR="00760485" w:rsidRPr="00760485" w:rsidRDefault="00760485" w:rsidP="00F24E93">
      <w:pPr>
        <w:rPr>
          <w:rFonts w:cs="Times New Roman"/>
          <w:szCs w:val="24"/>
        </w:rPr>
      </w:pPr>
      <w:r w:rsidRPr="00760485">
        <w:rPr>
          <w:rFonts w:cs="Times New Roman"/>
          <w:szCs w:val="24"/>
        </w:rPr>
        <w:t>The resulting vehicle trajectories can be used to provide traditional tra</w:t>
      </w:r>
      <w:r>
        <w:rPr>
          <w:rFonts w:cs="Times New Roman"/>
          <w:szCs w:val="24"/>
        </w:rPr>
        <w:t>ffi</w:t>
      </w:r>
      <w:r w:rsidRPr="00760485">
        <w:rPr>
          <w:rFonts w:cs="Times New Roman"/>
          <w:szCs w:val="24"/>
        </w:rPr>
        <w:t>c parameters as well as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new metrics such as lane changes. The trajectories can be used as input to more sophisticated,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automated surveillance applications, e.g. incident detection based on acceleration/deceleration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and lane change maneuvers. The vehicle tracker is well suited both for permanent surveillance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installations and for short term tra</w:t>
      </w:r>
      <w:r>
        <w:rPr>
          <w:rFonts w:cs="Times New Roman"/>
          <w:szCs w:val="24"/>
        </w:rPr>
        <w:t>ffi</w:t>
      </w:r>
      <w:r w:rsidRPr="00760485">
        <w:rPr>
          <w:rFonts w:cs="Times New Roman"/>
          <w:szCs w:val="24"/>
        </w:rPr>
        <w:t>c studies such as examining vehicle movements in weaving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sections. The vehicle tracking system can also extract vehicle signatures to match observations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between detector stations and quantify conditions over extended links.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A real-time version of the system has been implemented using a network of DSP chips. The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system has been tested on approximately 44 lane-hours of dat</w:t>
      </w:r>
      <w:r>
        <w:rPr>
          <w:rFonts w:cs="Times New Roman"/>
          <w:szCs w:val="24"/>
        </w:rPr>
        <w:t>a and has demonstrated good per</w:t>
      </w:r>
      <w:r w:rsidRPr="00760485">
        <w:rPr>
          <w:rFonts w:cs="Times New Roman"/>
          <w:szCs w:val="24"/>
        </w:rPr>
        <w:t>formance under the challenging conditions that have limited earlier VIPS.</w:t>
      </w:r>
    </w:p>
    <w:p w:rsidR="0009376D" w:rsidRDefault="00C3751F" w:rsidP="00C3751F">
      <w:pPr>
        <w:rPr>
          <w:rFonts w:cs="Times New Roman"/>
        </w:rPr>
      </w:pPr>
      <w:r>
        <w:rPr>
          <w:rFonts w:cs="Times New Roman"/>
        </w:rPr>
        <w:t>References:-</w:t>
      </w:r>
    </w:p>
    <w:p w:rsidR="00C3751F" w:rsidRPr="00C3751F" w:rsidRDefault="00C3751F" w:rsidP="00C3751F">
      <w:pPr>
        <w:pStyle w:val="Bibliography"/>
        <w:rPr>
          <w:rFonts w:cs="Times New Roman"/>
        </w:rPr>
      </w:pPr>
      <w:r>
        <w:rPr>
          <w:rFonts w:asciiTheme="minorHAnsi" w:hAnsiTheme="minorHAnsi"/>
        </w:rPr>
        <w:fldChar w:fldCharType="begin"/>
      </w:r>
      <w:r>
        <w:instrText xml:space="preserve"> ADDIN ZOTERO_BIBL {"custom":[]} CSL_BIBLIOGRAPHY </w:instrText>
      </w:r>
      <w:r>
        <w:rPr>
          <w:rFonts w:asciiTheme="minorHAnsi" w:hAnsiTheme="minorHAnsi"/>
        </w:rPr>
        <w:fldChar w:fldCharType="separate"/>
      </w:r>
      <w:r w:rsidRPr="00C3751F">
        <w:rPr>
          <w:rFonts w:cs="Times New Roman"/>
        </w:rPr>
        <w:t>Coifman, B., Beymer, D., McLauchlan, P., Malik, J., 1998. A real-time computer vision system for vehicle tracking and traffic surveillance. Transp. Res. Part C Emerg. Technol. 6, 271–288.</w:t>
      </w:r>
    </w:p>
    <w:p w:rsidR="00C3751F" w:rsidRPr="002029B2" w:rsidRDefault="00C3751F" w:rsidP="00C3751F">
      <w:pPr>
        <w:rPr>
          <w:rFonts w:cs="Times New Roman"/>
        </w:rPr>
      </w:pPr>
      <w:r>
        <w:rPr>
          <w:rFonts w:cs="Times New Roman"/>
        </w:rPr>
        <w:fldChar w:fldCharType="end"/>
      </w:r>
    </w:p>
    <w:p w:rsidR="00482A76" w:rsidRDefault="00482A76"/>
    <w:sectPr w:rsidR="00482A76" w:rsidSect="00081166"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47435AA"/>
    <w:multiLevelType w:val="multilevel"/>
    <w:tmpl w:val="28F249C4"/>
    <w:lvl w:ilvl="0">
      <w:start w:val="1"/>
      <w:numFmt w:val="decimal"/>
      <w:pStyle w:val="cbtlssubheadlevel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>
    <w:nsid w:val="55073661"/>
    <w:multiLevelType w:val="hybridMultilevel"/>
    <w:tmpl w:val="D90C6332"/>
    <w:lvl w:ilvl="0" w:tplc="796E11F8">
      <w:start w:val="1"/>
      <w:numFmt w:val="decimal"/>
      <w:lvlText w:val="6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D654895"/>
    <w:multiLevelType w:val="hybridMultilevel"/>
    <w:tmpl w:val="65AE57B2"/>
    <w:lvl w:ilvl="0" w:tplc="1A6AA6F6">
      <w:start w:val="1"/>
      <w:numFmt w:val="decimal"/>
      <w:lvlText w:val="7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989087A"/>
    <w:multiLevelType w:val="hybridMultilevel"/>
    <w:tmpl w:val="C71E8456"/>
    <w:lvl w:ilvl="0" w:tplc="51406BC4">
      <w:start w:val="1"/>
      <w:numFmt w:val="decimal"/>
      <w:lvlText w:val="8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1616489"/>
    <w:multiLevelType w:val="multilevel"/>
    <w:tmpl w:val="5994FA42"/>
    <w:lvl w:ilvl="0">
      <w:start w:val="1"/>
      <w:numFmt w:val="decimal"/>
      <w:pStyle w:val="c6customheadlevel2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>
    <w:nsid w:val="71BB728B"/>
    <w:multiLevelType w:val="hybridMultilevel"/>
    <w:tmpl w:val="46A6BF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2480568"/>
    <w:multiLevelType w:val="hybridMultilevel"/>
    <w:tmpl w:val="47EED494"/>
    <w:lvl w:ilvl="0" w:tplc="D3446B80">
      <w:start w:val="1"/>
      <w:numFmt w:val="decimal"/>
      <w:lvlText w:val="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6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5672"/>
    <w:rsid w:val="00023422"/>
    <w:rsid w:val="00081166"/>
    <w:rsid w:val="0009376D"/>
    <w:rsid w:val="000A7118"/>
    <w:rsid w:val="0013735E"/>
    <w:rsid w:val="00182DC0"/>
    <w:rsid w:val="001B4315"/>
    <w:rsid w:val="00235672"/>
    <w:rsid w:val="00280B78"/>
    <w:rsid w:val="00282F52"/>
    <w:rsid w:val="002D5AA1"/>
    <w:rsid w:val="002E67C7"/>
    <w:rsid w:val="002F6B62"/>
    <w:rsid w:val="00322EB7"/>
    <w:rsid w:val="0033797C"/>
    <w:rsid w:val="00396FD6"/>
    <w:rsid w:val="003C1954"/>
    <w:rsid w:val="004034A6"/>
    <w:rsid w:val="0043059F"/>
    <w:rsid w:val="00482A76"/>
    <w:rsid w:val="0062063C"/>
    <w:rsid w:val="00760485"/>
    <w:rsid w:val="007868E6"/>
    <w:rsid w:val="007B6D34"/>
    <w:rsid w:val="007C1485"/>
    <w:rsid w:val="008C235C"/>
    <w:rsid w:val="008E1BFE"/>
    <w:rsid w:val="00941BC6"/>
    <w:rsid w:val="00954EBF"/>
    <w:rsid w:val="00986353"/>
    <w:rsid w:val="009B43F8"/>
    <w:rsid w:val="009F22DD"/>
    <w:rsid w:val="00A00C0F"/>
    <w:rsid w:val="00AA18E3"/>
    <w:rsid w:val="00AE03B4"/>
    <w:rsid w:val="00AE4478"/>
    <w:rsid w:val="00B14C6B"/>
    <w:rsid w:val="00B40B75"/>
    <w:rsid w:val="00B80F66"/>
    <w:rsid w:val="00B859C9"/>
    <w:rsid w:val="00B9575E"/>
    <w:rsid w:val="00BA6F5A"/>
    <w:rsid w:val="00BA78F7"/>
    <w:rsid w:val="00C3751F"/>
    <w:rsid w:val="00C40413"/>
    <w:rsid w:val="00C55CA2"/>
    <w:rsid w:val="00C95442"/>
    <w:rsid w:val="00CA2E6D"/>
    <w:rsid w:val="00CC57F5"/>
    <w:rsid w:val="00D40009"/>
    <w:rsid w:val="00D54833"/>
    <w:rsid w:val="00D85375"/>
    <w:rsid w:val="00DB1E2B"/>
    <w:rsid w:val="00DB563F"/>
    <w:rsid w:val="00E412D5"/>
    <w:rsid w:val="00E81D30"/>
    <w:rsid w:val="00EA53D2"/>
    <w:rsid w:val="00ED479F"/>
    <w:rsid w:val="00F1159A"/>
    <w:rsid w:val="00F24E93"/>
    <w:rsid w:val="00F300B6"/>
    <w:rsid w:val="00F91C5D"/>
    <w:rsid w:val="00FC58F5"/>
    <w:rsid w:val="00FC6D3B"/>
    <w:rsid w:val="00FE13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2B047E-0D2C-4B4C-A55D-C5FB5386D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Theme="minorHAnsi" w:hAnsi="Georgia" w:cstheme="minorBidi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80F66"/>
    <w:pPr>
      <w:spacing w:line="36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5">
    <w:name w:val="toc 5"/>
    <w:basedOn w:val="Normal"/>
    <w:next w:val="Normal"/>
    <w:autoRedefine/>
    <w:uiPriority w:val="39"/>
    <w:semiHidden/>
    <w:unhideWhenUsed/>
    <w:qFormat/>
    <w:rsid w:val="00D54833"/>
    <w:pPr>
      <w:spacing w:after="100"/>
      <w:ind w:left="880"/>
    </w:pPr>
    <w:rPr>
      <w:b/>
    </w:rPr>
  </w:style>
  <w:style w:type="paragraph" w:customStyle="1" w:styleId="cbtlssubheadlevel1">
    <w:name w:val="cbtls_sub_head_level_1"/>
    <w:basedOn w:val="Normal"/>
    <w:link w:val="cbtlssubheadlevel1Char"/>
    <w:autoRedefine/>
    <w:qFormat/>
    <w:rsid w:val="00760485"/>
    <w:pPr>
      <w:keepNext/>
      <w:keepLines/>
      <w:numPr>
        <w:numId w:val="2"/>
      </w:numPr>
      <w:spacing w:before="120" w:after="120"/>
      <w:ind w:left="360" w:hanging="360"/>
      <w:outlineLvl w:val="0"/>
    </w:pPr>
    <w:rPr>
      <w:rFonts w:eastAsiaTheme="majorEastAsia" w:cstheme="majorBidi"/>
      <w:b/>
      <w:szCs w:val="32"/>
    </w:rPr>
  </w:style>
  <w:style w:type="character" w:customStyle="1" w:styleId="cbtlssubheadlevel1Char">
    <w:name w:val="cbtls_sub_head_level_1 Char"/>
    <w:basedOn w:val="DefaultParagraphFont"/>
    <w:link w:val="cbtlssubheadlevel1"/>
    <w:rsid w:val="00760485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6customheadlevel2">
    <w:name w:val="c6_custom_head_level_2"/>
    <w:basedOn w:val="Normal"/>
    <w:link w:val="c6customheadlevel2Char"/>
    <w:autoRedefine/>
    <w:qFormat/>
    <w:rsid w:val="00182DC0"/>
    <w:pPr>
      <w:keepNext/>
      <w:keepLines/>
      <w:numPr>
        <w:numId w:val="6"/>
      </w:numPr>
      <w:spacing w:before="120" w:after="120"/>
      <w:ind w:left="360" w:hanging="360"/>
      <w:outlineLvl w:val="0"/>
    </w:pPr>
    <w:rPr>
      <w:rFonts w:eastAsiaTheme="majorEastAsia" w:cstheme="majorBidi"/>
      <w:b/>
      <w:szCs w:val="32"/>
    </w:rPr>
  </w:style>
  <w:style w:type="character" w:customStyle="1" w:styleId="c6customheadlevel2Char">
    <w:name w:val="c6_custom_head_level_2 Char"/>
    <w:basedOn w:val="DefaultParagraphFont"/>
    <w:link w:val="c6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7customheadlevel2">
    <w:name w:val="c7_custom_head_level_2"/>
    <w:basedOn w:val="c6customheadlevel2"/>
    <w:link w:val="c7customheadlevel2Char"/>
    <w:autoRedefine/>
    <w:qFormat/>
    <w:rsid w:val="00182DC0"/>
    <w:pPr>
      <w:numPr>
        <w:numId w:val="0"/>
      </w:numPr>
      <w:tabs>
        <w:tab w:val="num" w:pos="720"/>
      </w:tabs>
      <w:ind w:left="720" w:hanging="720"/>
    </w:pPr>
  </w:style>
  <w:style w:type="character" w:customStyle="1" w:styleId="c7customheadlevel2Char">
    <w:name w:val="c7_custom_head_level_2 Char"/>
    <w:basedOn w:val="c6customheadlevel2Char"/>
    <w:link w:val="c7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8customheadlevel2">
    <w:name w:val="c8_custom_head_level_2"/>
    <w:basedOn w:val="c7customheadlevel2"/>
    <w:link w:val="c8customheadlevel2Char"/>
    <w:autoRedefine/>
    <w:qFormat/>
    <w:rsid w:val="00182DC0"/>
  </w:style>
  <w:style w:type="character" w:customStyle="1" w:styleId="c8customheadlevel2Char">
    <w:name w:val="c8_custom_head_level_2 Char"/>
    <w:basedOn w:val="c7customheadlevel2Char"/>
    <w:link w:val="c8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character" w:styleId="Strong">
    <w:name w:val="Strong"/>
    <w:basedOn w:val="DefaultParagraphFont"/>
    <w:uiPriority w:val="22"/>
    <w:qFormat/>
    <w:rsid w:val="00280B78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C3751F"/>
    <w:pPr>
      <w:spacing w:after="0" w:line="24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DB563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PwC">
  <a:themeElements>
    <a:clrScheme name="PwC Orange">
      <a:dk1>
        <a:srgbClr val="000000"/>
      </a:dk1>
      <a:lt1>
        <a:srgbClr val="FFFFFF"/>
      </a:lt1>
      <a:dk2>
        <a:srgbClr val="DC6900"/>
      </a:dk2>
      <a:lt2>
        <a:srgbClr val="FFFFFF"/>
      </a:lt2>
      <a:accent1>
        <a:srgbClr val="DC6900"/>
      </a:accent1>
      <a:accent2>
        <a:srgbClr val="FFB600"/>
      </a:accent2>
      <a:accent3>
        <a:srgbClr val="602320"/>
      </a:accent3>
      <a:accent4>
        <a:srgbClr val="E27588"/>
      </a:accent4>
      <a:accent5>
        <a:srgbClr val="A32020"/>
      </a:accent5>
      <a:accent6>
        <a:srgbClr val="E0301E"/>
      </a:accent6>
      <a:hlink>
        <a:srgbClr val="0000FF"/>
      </a:hlink>
      <a:folHlink>
        <a:srgbClr val="0000FF"/>
      </a:folHlink>
    </a:clrScheme>
    <a:fontScheme name="PwC">
      <a:majorFont>
        <a:latin typeface="Georgia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 bwMode="ltGray">
        <a:solidFill>
          <a:schemeClr val="tx2"/>
        </a:solidFill>
        <a:ln w="3175"/>
      </a:spPr>
      <a:bodyPr rtlCol="0" anchor="ctr"/>
      <a:lstStyle>
        <a:defPPr algn="ctr">
          <a:defRPr dirty="0" err="1" smtClean="0">
            <a:solidFill>
              <a:schemeClr val="bg1"/>
            </a:solidFill>
            <a:latin typeface="Georgia" pitchFamily="18" charset="0"/>
          </a:defRPr>
        </a:defPPr>
      </a:lstStyle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  <a:txDef>
      <a:spPr>
        <a:noFill/>
      </a:spPr>
      <a:bodyPr wrap="square" lIns="0" tIns="0" rIns="0" bIns="0" rtlCol="0">
        <a:noAutofit/>
      </a:bodyPr>
      <a:lstStyle>
        <a:defPPr indent="-274320">
          <a:spcAft>
            <a:spcPts val="900"/>
          </a:spcAft>
          <a:defRPr sz="2000" dirty="0" err="1" smtClean="0">
            <a:latin typeface="Georgia" pitchFamily="18" charset="0"/>
          </a:defRPr>
        </a:defPPr>
      </a:lst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9</TotalTime>
  <Pages>5</Pages>
  <Words>1167</Words>
  <Characters>6653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ricewaterhouseCoopers</Company>
  <LinksUpToDate>false</LinksUpToDate>
  <CharactersWithSpaces>78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eeshani Senevirathna</dc:creator>
  <cp:keywords/>
  <dc:description/>
  <cp:lastModifiedBy>Nadeeshani Senevirathna</cp:lastModifiedBy>
  <cp:revision>68</cp:revision>
  <dcterms:created xsi:type="dcterms:W3CDTF">2016-03-30T06:33:00Z</dcterms:created>
  <dcterms:modified xsi:type="dcterms:W3CDTF">2016-04-05T1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5"&gt;&lt;session id="EeuO97YW"/&gt;&lt;style id="http://www.zotero.org/styles/elsevier-harvard" hasBibliography="1" bibliographyStyleHasBeenSet="1"/&gt;&lt;prefs&gt;&lt;pref name="fieldType" value="Field"/&gt;&lt;pref name="storeReference</vt:lpwstr>
  </property>
  <property fmtid="{D5CDD505-2E9C-101B-9397-08002B2CF9AE}" pid="3" name="ZOTERO_PREF_2">
    <vt:lpwstr>s" value="true"/&gt;&lt;pref name="automaticJournalAbbreviations" value="true"/&gt;&lt;pref name="noteType" value=""/&gt;&lt;/prefs&gt;&lt;/data&gt;</vt:lpwstr>
  </property>
</Properties>
</file>